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141C7" w14:textId="7E6C27C1" w:rsidR="00A80898" w:rsidRPr="00E02174" w:rsidRDefault="00A80898" w:rsidP="00D4477B">
      <w:pPr>
        <w:jc w:val="center"/>
        <w:rPr>
          <w:rFonts w:cstheme="minorHAnsi"/>
          <w:b/>
        </w:rPr>
      </w:pPr>
      <w:r w:rsidRPr="00E02174">
        <w:rPr>
          <w:rFonts w:cstheme="minorHAnsi"/>
          <w:b/>
        </w:rPr>
        <w:t xml:space="preserve">Number and Timing of Ambulatory Blood Pressure </w:t>
      </w:r>
      <w:r w:rsidR="00651F86" w:rsidRPr="00E02174">
        <w:rPr>
          <w:rFonts w:cstheme="minorHAnsi"/>
          <w:b/>
        </w:rPr>
        <w:t xml:space="preserve">Monitoring </w:t>
      </w:r>
      <w:r w:rsidRPr="00E02174">
        <w:rPr>
          <w:rFonts w:cstheme="minorHAnsi"/>
          <w:b/>
        </w:rPr>
        <w:t>Measurements</w:t>
      </w:r>
    </w:p>
    <w:p w14:paraId="69D52CA8" w14:textId="77777777" w:rsidR="00A80898" w:rsidRPr="00E02174" w:rsidRDefault="00A80898" w:rsidP="00A80898">
      <w:pPr>
        <w:jc w:val="center"/>
        <w:rPr>
          <w:rFonts w:cstheme="minorHAnsi"/>
          <w:b/>
        </w:rPr>
      </w:pPr>
    </w:p>
    <w:p w14:paraId="02392C38" w14:textId="76FE043A" w:rsidR="00A80898" w:rsidRPr="00E02174" w:rsidRDefault="00A80898" w:rsidP="00D4477B">
      <w:pPr>
        <w:rPr>
          <w:rFonts w:cstheme="minorHAnsi"/>
        </w:rPr>
      </w:pPr>
      <w:r w:rsidRPr="00E02174">
        <w:rPr>
          <w:rFonts w:cstheme="minorHAnsi"/>
        </w:rPr>
        <w:t>Byron C. Jaeger, PhD</w:t>
      </w:r>
      <w:r w:rsidRPr="00E02174">
        <w:rPr>
          <w:rFonts w:cstheme="minorHAnsi"/>
          <w:vertAlign w:val="superscript"/>
        </w:rPr>
        <w:t>a</w:t>
      </w:r>
      <w:r w:rsidRPr="00E02174">
        <w:rPr>
          <w:rFonts w:cstheme="minorHAnsi"/>
        </w:rPr>
        <w:t>,</w:t>
      </w:r>
      <w:r w:rsidR="00651F86" w:rsidRPr="00E02174">
        <w:rPr>
          <w:rFonts w:cstheme="minorHAnsi"/>
        </w:rPr>
        <w:t xml:space="preserve"> </w:t>
      </w:r>
      <w:r w:rsidR="00D4477B" w:rsidRPr="00E02174">
        <w:rPr>
          <w:rFonts w:cstheme="minorHAnsi"/>
        </w:rPr>
        <w:t>Oluwasegun P. Akinyelure, MD</w:t>
      </w:r>
      <w:r w:rsidR="00D4477B" w:rsidRPr="00E02174">
        <w:rPr>
          <w:rFonts w:cstheme="minorHAnsi"/>
          <w:vertAlign w:val="superscript"/>
        </w:rPr>
        <w:t>b</w:t>
      </w:r>
      <w:r w:rsidR="00D4477B" w:rsidRPr="00E02174">
        <w:rPr>
          <w:rFonts w:cstheme="minorHAnsi"/>
        </w:rPr>
        <w:t xml:space="preserve">, </w:t>
      </w:r>
      <w:r w:rsidR="00651F86" w:rsidRPr="00E02174">
        <w:rPr>
          <w:rFonts w:cstheme="minorHAnsi"/>
        </w:rPr>
        <w:t>Swati Sakhuja, MPH</w:t>
      </w:r>
      <w:r w:rsidR="00BD5F23" w:rsidRPr="00E02174">
        <w:rPr>
          <w:rFonts w:cstheme="minorHAnsi"/>
          <w:vertAlign w:val="superscript"/>
        </w:rPr>
        <w:t>b</w:t>
      </w:r>
      <w:r w:rsidR="00651F86" w:rsidRPr="00E02174">
        <w:rPr>
          <w:rFonts w:cstheme="minorHAnsi"/>
        </w:rPr>
        <w:t xml:space="preserve">, </w:t>
      </w:r>
      <w:r w:rsidR="00BD5F23" w:rsidRPr="00E02174">
        <w:rPr>
          <w:rFonts w:cstheme="minorHAnsi"/>
        </w:rPr>
        <w:t>Joshua D. Bundy, PhD, MPH</w:t>
      </w:r>
      <w:r w:rsidR="00BD5F23" w:rsidRPr="00E02174">
        <w:rPr>
          <w:rFonts w:cstheme="minorHAnsi"/>
          <w:vertAlign w:val="superscript"/>
        </w:rPr>
        <w:t>c</w:t>
      </w:r>
      <w:r w:rsidR="00BD5F23" w:rsidRPr="00E02174">
        <w:rPr>
          <w:rFonts w:cstheme="minorHAnsi"/>
        </w:rPr>
        <w:t>, C</w:t>
      </w:r>
      <w:r w:rsidR="00F83623" w:rsidRPr="00E02174">
        <w:rPr>
          <w:rFonts w:cstheme="minorHAnsi"/>
        </w:rPr>
        <w:t>ora E. Lewis, MD MSPH</w:t>
      </w:r>
      <w:r w:rsidR="00BD5F23" w:rsidRPr="00E02174">
        <w:rPr>
          <w:rFonts w:cstheme="minorHAnsi"/>
          <w:vertAlign w:val="superscript"/>
        </w:rPr>
        <w:t>b</w:t>
      </w:r>
      <w:r w:rsidR="00BD5F23" w:rsidRPr="00E02174">
        <w:rPr>
          <w:rFonts w:cstheme="minorHAnsi"/>
        </w:rPr>
        <w:t xml:space="preserve">, </w:t>
      </w:r>
      <w:r w:rsidR="00651F86" w:rsidRPr="00E02174">
        <w:rPr>
          <w:rFonts w:cstheme="minorHAnsi"/>
        </w:rPr>
        <w:t>Yuichiro Yano, MD, PhD</w:t>
      </w:r>
      <w:r w:rsidR="00BD5F23" w:rsidRPr="00E02174">
        <w:rPr>
          <w:rFonts w:cstheme="minorHAnsi"/>
          <w:vertAlign w:val="superscript"/>
        </w:rPr>
        <w:t>d</w:t>
      </w:r>
      <w:r w:rsidR="00651F86" w:rsidRPr="00E02174">
        <w:rPr>
          <w:rFonts w:cstheme="minorHAnsi"/>
          <w:bCs/>
          <w:color w:val="000000"/>
        </w:rPr>
        <w:t xml:space="preserve">, </w:t>
      </w:r>
      <w:r w:rsidRPr="00E02174">
        <w:rPr>
          <w:rFonts w:cstheme="minorHAnsi"/>
          <w:bCs/>
          <w:color w:val="000000"/>
        </w:rPr>
        <w:t>George Howard, DrPH</w:t>
      </w:r>
      <w:r w:rsidRPr="00E02174">
        <w:rPr>
          <w:rFonts w:cstheme="minorHAnsi"/>
          <w:bCs/>
          <w:color w:val="000000"/>
          <w:vertAlign w:val="superscript"/>
        </w:rPr>
        <w:t>a</w:t>
      </w:r>
      <w:r w:rsidRPr="00E02174">
        <w:rPr>
          <w:rFonts w:cstheme="minorHAnsi"/>
          <w:bCs/>
          <w:color w:val="000000"/>
        </w:rPr>
        <w:t>, Daichi Shimbo, MD</w:t>
      </w:r>
      <w:r w:rsidR="00BD5F23" w:rsidRPr="00E02174">
        <w:rPr>
          <w:rFonts w:cstheme="minorHAnsi"/>
          <w:bCs/>
          <w:color w:val="000000"/>
          <w:vertAlign w:val="superscript"/>
        </w:rPr>
        <w:t>e</w:t>
      </w:r>
      <w:r w:rsidR="00BD5F23" w:rsidRPr="00E02174">
        <w:rPr>
          <w:rFonts w:cstheme="minorHAnsi"/>
          <w:bCs/>
          <w:color w:val="000000"/>
        </w:rPr>
        <w:t>, P</w:t>
      </w:r>
      <w:r w:rsidRPr="00E02174">
        <w:rPr>
          <w:rFonts w:cstheme="minorHAnsi"/>
          <w:bCs/>
          <w:color w:val="000000"/>
        </w:rPr>
        <w:t>aul Muntner, PhD</w:t>
      </w:r>
      <w:r w:rsidR="00DC16AA" w:rsidRPr="00E02174">
        <w:rPr>
          <w:rFonts w:cstheme="minorHAnsi"/>
          <w:bCs/>
          <w:color w:val="000000"/>
          <w:vertAlign w:val="superscript"/>
        </w:rPr>
        <w:t>b</w:t>
      </w:r>
      <w:r w:rsidR="00BD5F23" w:rsidRPr="00E02174">
        <w:rPr>
          <w:rFonts w:cstheme="minorHAnsi"/>
          <w:bCs/>
          <w:color w:val="000000"/>
        </w:rPr>
        <w:t>, Joseph E. Schwartz, PhD</w:t>
      </w:r>
      <w:r w:rsidR="00BD5F23" w:rsidRPr="00E02174">
        <w:rPr>
          <w:rFonts w:cstheme="minorHAnsi"/>
          <w:bCs/>
          <w:color w:val="000000"/>
          <w:vertAlign w:val="superscript"/>
        </w:rPr>
        <w:t>f</w:t>
      </w:r>
      <w:r w:rsidR="00D4477B" w:rsidRPr="00E02174">
        <w:rPr>
          <w:rFonts w:cstheme="minorHAnsi"/>
          <w:bCs/>
          <w:color w:val="000000"/>
          <w:vertAlign w:val="superscript"/>
        </w:rPr>
        <w:t>,g</w:t>
      </w:r>
      <w:r w:rsidR="00BD5F23" w:rsidRPr="00E02174">
        <w:rPr>
          <w:rFonts w:cstheme="minorHAnsi"/>
          <w:bCs/>
          <w:color w:val="000000"/>
        </w:rPr>
        <w:t xml:space="preserve"> </w:t>
      </w:r>
    </w:p>
    <w:p w14:paraId="6662013C" w14:textId="7C4A4DDA" w:rsidR="00A80898" w:rsidRPr="00E02174" w:rsidRDefault="00A80898"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Biostatistics, University of Alabama at Birmingham, Birmingham, AL</w:t>
      </w:r>
    </w:p>
    <w:p w14:paraId="4B8BEEBC" w14:textId="77777777" w:rsidR="00BD5F23" w:rsidRPr="00E02174" w:rsidRDefault="00BD5F23" w:rsidP="00BD5F23">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Epidemiology, University of Alabama at Birmingham, Birmingham, AL</w:t>
      </w:r>
    </w:p>
    <w:p w14:paraId="49999A35" w14:textId="359238BB" w:rsidR="00BD5F23" w:rsidRPr="00E02174" w:rsidRDefault="00BD5F23"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Epidemiology, Tulane University School of Public Health and Tropical Medicine, New Orleans, LA</w:t>
      </w:r>
    </w:p>
    <w:p w14:paraId="6E90EC5A" w14:textId="77777777" w:rsidR="00BD5F23" w:rsidRPr="00E02174" w:rsidRDefault="00BD5F23" w:rsidP="00BD5F23">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Medicine, Duke University, Durham, NC</w:t>
      </w:r>
    </w:p>
    <w:p w14:paraId="58D65109" w14:textId="71FA4293" w:rsidR="00A80898" w:rsidRPr="00E02174" w:rsidRDefault="00A80898" w:rsidP="00A80898">
      <w:pPr>
        <w:pStyle w:val="ListParagraph"/>
        <w:numPr>
          <w:ilvl w:val="0"/>
          <w:numId w:val="2"/>
        </w:numPr>
        <w:rPr>
          <w:rFonts w:asciiTheme="minorHAnsi" w:hAnsiTheme="minorHAnsi" w:cstheme="minorHAnsi"/>
          <w:szCs w:val="22"/>
        </w:rPr>
      </w:pPr>
      <w:r w:rsidRPr="00E02174">
        <w:rPr>
          <w:rFonts w:asciiTheme="minorHAnsi" w:hAnsiTheme="minorHAnsi" w:cstheme="minorHAnsi"/>
          <w:szCs w:val="22"/>
        </w:rPr>
        <w:t>Department of Medicine, Columbia University</w:t>
      </w:r>
      <w:r w:rsidR="00CE7E26">
        <w:rPr>
          <w:rFonts w:asciiTheme="minorHAnsi" w:hAnsiTheme="minorHAnsi" w:cstheme="minorHAnsi"/>
          <w:szCs w:val="22"/>
        </w:rPr>
        <w:t xml:space="preserve"> Irving Medical Center</w:t>
      </w:r>
      <w:r w:rsidRPr="00E02174">
        <w:rPr>
          <w:rFonts w:asciiTheme="minorHAnsi" w:hAnsiTheme="minorHAnsi" w:cstheme="minorHAnsi"/>
          <w:szCs w:val="22"/>
        </w:rPr>
        <w:t>, New York City, NY</w:t>
      </w:r>
    </w:p>
    <w:p w14:paraId="7392404D" w14:textId="77777777" w:rsidR="00D4477B" w:rsidRPr="00E02174" w:rsidRDefault="00D4477B" w:rsidP="00D4477B">
      <w:pPr>
        <w:numPr>
          <w:ilvl w:val="0"/>
          <w:numId w:val="2"/>
        </w:numPr>
        <w:spacing w:after="0" w:line="240" w:lineRule="auto"/>
        <w:rPr>
          <w:rFonts w:eastAsia="Times New Roman" w:cstheme="minorHAnsi"/>
          <w:bCs/>
        </w:rPr>
      </w:pPr>
      <w:r w:rsidRPr="00E02174">
        <w:rPr>
          <w:rFonts w:eastAsia="Times New Roman" w:cstheme="minorHAnsi"/>
          <w:bCs/>
        </w:rPr>
        <w:t>Department of Psychiatry, Stony Brook School of Medicine, Stony Brook, NY</w:t>
      </w:r>
    </w:p>
    <w:p w14:paraId="707889EE" w14:textId="233C8C09" w:rsidR="00D4477B" w:rsidRPr="00E02174" w:rsidRDefault="00D4477B" w:rsidP="00BD5F23">
      <w:pPr>
        <w:numPr>
          <w:ilvl w:val="0"/>
          <w:numId w:val="2"/>
        </w:numPr>
        <w:spacing w:after="0" w:line="240" w:lineRule="auto"/>
        <w:rPr>
          <w:rFonts w:cstheme="minorHAnsi"/>
        </w:rPr>
      </w:pPr>
      <w:r w:rsidRPr="00E02174">
        <w:rPr>
          <w:rFonts w:cstheme="minorHAnsi"/>
        </w:rPr>
        <w:t>Department of Medicine, Columbia University Medical Center, New York City, NY</w:t>
      </w:r>
    </w:p>
    <w:p w14:paraId="64D505F7" w14:textId="77777777" w:rsidR="00D4477B" w:rsidRPr="00E02174" w:rsidRDefault="00D4477B" w:rsidP="00D4477B">
      <w:pPr>
        <w:spacing w:after="0" w:line="240" w:lineRule="auto"/>
        <w:ind w:left="360"/>
        <w:rPr>
          <w:rFonts w:cstheme="minorHAnsi"/>
        </w:rPr>
      </w:pPr>
    </w:p>
    <w:p w14:paraId="24D3A245" w14:textId="1B765249" w:rsidR="00A80898" w:rsidRPr="00E02174" w:rsidRDefault="00A80898" w:rsidP="00BD5F23">
      <w:pPr>
        <w:rPr>
          <w:rFonts w:eastAsia="Times New Roman" w:cstheme="minorHAnsi"/>
          <w:bCs/>
        </w:rPr>
      </w:pPr>
      <w:r w:rsidRPr="00E02174">
        <w:rPr>
          <w:rFonts w:eastAsia="Times New Roman" w:cstheme="minorHAnsi"/>
          <w:bCs/>
        </w:rPr>
        <w:t>Word count of the manuscript text: 3,</w:t>
      </w:r>
      <w:r w:rsidR="00D526CF">
        <w:rPr>
          <w:rFonts w:eastAsia="Times New Roman" w:cstheme="minorHAnsi"/>
          <w:bCs/>
        </w:rPr>
        <w:t>213</w:t>
      </w:r>
    </w:p>
    <w:p w14:paraId="3536BD5A" w14:textId="74980735" w:rsidR="00E02174" w:rsidRPr="00E02174" w:rsidRDefault="00E02174" w:rsidP="00BD5F23">
      <w:pPr>
        <w:rPr>
          <w:rFonts w:eastAsia="Times New Roman" w:cstheme="minorHAnsi"/>
          <w:bCs/>
        </w:rPr>
      </w:pPr>
      <w:r w:rsidRPr="00E02174">
        <w:rPr>
          <w:rFonts w:eastAsia="Times New Roman" w:cstheme="minorHAnsi"/>
          <w:bCs/>
        </w:rPr>
        <w:t xml:space="preserve">Word count of the abstract: </w:t>
      </w:r>
      <w:r w:rsidR="00D7724D">
        <w:rPr>
          <w:rFonts w:eastAsia="Times New Roman" w:cstheme="minorHAnsi"/>
          <w:bCs/>
        </w:rPr>
        <w:t>2</w:t>
      </w:r>
      <w:r w:rsidR="00D526CF">
        <w:rPr>
          <w:rFonts w:eastAsia="Times New Roman" w:cstheme="minorHAnsi"/>
          <w:bCs/>
        </w:rPr>
        <w:t>44</w:t>
      </w:r>
    </w:p>
    <w:p w14:paraId="6763FBC6" w14:textId="594168B5" w:rsidR="00A80898" w:rsidRPr="00E02174" w:rsidRDefault="00A80898" w:rsidP="00A80898">
      <w:pPr>
        <w:rPr>
          <w:rFonts w:cstheme="minorHAnsi"/>
        </w:rPr>
      </w:pPr>
      <w:r w:rsidRPr="00E02174">
        <w:rPr>
          <w:rFonts w:cstheme="minorHAnsi"/>
          <w:u w:val="single"/>
        </w:rPr>
        <w:t>Address for correspondence:</w:t>
      </w:r>
      <w:r w:rsidRPr="00E02174">
        <w:rPr>
          <w:rFonts w:cstheme="minorHAnsi"/>
        </w:rPr>
        <w:t xml:space="preserve"> Byron C. Jaeger, </w:t>
      </w:r>
      <w:r w:rsidR="00651F86" w:rsidRPr="00E02174">
        <w:rPr>
          <w:rFonts w:cstheme="minorHAnsi"/>
        </w:rPr>
        <w:t>327M Ryals Public Health Building, 1665 University Blvd</w:t>
      </w:r>
      <w:r w:rsidRPr="00E02174">
        <w:rPr>
          <w:rFonts w:cstheme="minorHAnsi"/>
        </w:rPr>
        <w:t xml:space="preserve"> Birmingham, AL</w:t>
      </w:r>
      <w:r w:rsidR="00651F86" w:rsidRPr="00E02174">
        <w:rPr>
          <w:rFonts w:cstheme="minorHAnsi"/>
        </w:rPr>
        <w:t>.</w:t>
      </w:r>
      <w:r w:rsidRPr="00E02174">
        <w:rPr>
          <w:rFonts w:cstheme="minorHAnsi"/>
        </w:rPr>
        <w:t xml:space="preserve"> Email: </w:t>
      </w:r>
      <w:hyperlink r:id="rId8" w:history="1">
        <w:r w:rsidRPr="00E02174">
          <w:rPr>
            <w:rStyle w:val="Hyperlink"/>
            <w:rFonts w:cstheme="minorHAnsi"/>
          </w:rPr>
          <w:t>bcjaeger@uab.edu</w:t>
        </w:r>
      </w:hyperlink>
    </w:p>
    <w:p w14:paraId="01BED152" w14:textId="77777777" w:rsidR="00A80898" w:rsidRPr="00E02174" w:rsidRDefault="00A80898" w:rsidP="00A80898">
      <w:pPr>
        <w:rPr>
          <w:rFonts w:cstheme="minorHAnsi"/>
        </w:rPr>
      </w:pPr>
    </w:p>
    <w:p w14:paraId="56CC84E5" w14:textId="382ABC7A" w:rsidR="00A80898" w:rsidRPr="00E02174" w:rsidRDefault="00A80898" w:rsidP="00A80898">
      <w:pPr>
        <w:rPr>
          <w:rFonts w:cstheme="minorHAnsi"/>
        </w:rPr>
      </w:pPr>
      <w:r w:rsidRPr="00E02174">
        <w:rPr>
          <w:rFonts w:cstheme="minorHAnsi"/>
          <w:u w:val="single"/>
        </w:rPr>
        <w:t>Short title:</w:t>
      </w:r>
      <w:r w:rsidRPr="00E02174">
        <w:rPr>
          <w:rFonts w:cstheme="minorHAnsi"/>
        </w:rPr>
        <w:t xml:space="preserve"> </w:t>
      </w:r>
      <w:r w:rsidR="00651F86" w:rsidRPr="00E02174">
        <w:rPr>
          <w:rFonts w:cstheme="minorHAnsi"/>
        </w:rPr>
        <w:t>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4725E770"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Kario et</w:t>
      </w:r>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the </w:t>
      </w:r>
      <w:commentRangeStart w:id="0"/>
      <w:r w:rsidRPr="00E02174">
        <w:rPr>
          <w:rFonts w:cstheme="minorHAnsi"/>
        </w:rPr>
        <w:t xml:space="preserve">Microlife WatchBP O3 (Microlife AG, Widnau, Switzerland) allows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commentRangeEnd w:id="0"/>
      <w:r w:rsidR="009A4B85">
        <w:rPr>
          <w:rStyle w:val="CommentReference"/>
        </w:rPr>
        <w:commentReference w:id="0"/>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Yang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Rinfret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In the JHS, ABPM was conducted using the SpaceLabs model 90207 device (SpaceLabs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SpaceLabs OnTrak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SpaceLabs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Respironics,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15FE4452" w:rsidR="004A6063" w:rsidRDefault="004A6063" w:rsidP="004A6063">
      <w:pPr>
        <w:spacing w:line="480" w:lineRule="auto"/>
        <w:contextualSpacing/>
        <w:rPr>
          <w:rFonts w:cstheme="minorHAnsi"/>
        </w:rPr>
      </w:pPr>
      <w:r w:rsidRPr="00E02174">
        <w:rPr>
          <w:rFonts w:cstheme="minorHAnsi"/>
        </w:rPr>
        <w:t xml:space="preserve">The number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As there were no missing values for primary study variables (asleep SBP and DBP), we did not impute missing values</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0567C9C3"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905A55">
        <w:rPr>
          <w:rFonts w:cstheme="minorHAnsi"/>
        </w:rPr>
        <w:t>Mean absolute error for SBP (DBP) ranged from 2.95 (2.41) to 5.94 (4.79) mm Hg in CARDIA and 3.12 (2.53) to 6.45 (5.30) in the JHS. Among all 74 BP sampling variations, 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w:t>
      </w:r>
      <w:r w:rsidR="00654B4A">
        <w:rPr>
          <w:rFonts w:cstheme="minorHAnsi"/>
        </w:rPr>
        <w:lastRenderedPageBreak/>
        <w:t>the highest 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1245EB52"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between the 12 BP sampling variations that exhibited the highest overall </w:t>
      </w:r>
      <w:r w:rsidR="00A05465">
        <w:rPr>
          <w:rFonts w:cstheme="minorHAnsi"/>
        </w:rPr>
        <w:t xml:space="preserve">Kappa statistics, there was no evidence that a </w:t>
      </w:r>
      <w:r w:rsidR="00EB1D06">
        <w:rPr>
          <w:rFonts w:cstheme="minorHAnsi"/>
        </w:rPr>
        <w:t>consecutive</w:t>
      </w:r>
      <w:r w:rsidR="00A05465">
        <w:rPr>
          <w:rFonts w:cstheme="minorHAnsi"/>
        </w:rPr>
        <w:t xml:space="preserve"> BP sampling variation </w:t>
      </w:r>
      <w:r w:rsidR="00183405">
        <w:rPr>
          <w:rFonts w:cstheme="minorHAnsi"/>
        </w:rPr>
        <w:t xml:space="preserve">had 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yielded a higher Kappa statistic by at least 0.0361 (95% CI -0.0027 – 0.0778) and 0.0043 (95% CI -0.0395 – 0.0482)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8</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60</w:t>
      </w:r>
      <w:r w:rsidR="00002748">
        <w:rPr>
          <w:rFonts w:cstheme="minorHAnsi"/>
        </w:rPr>
        <w:t xml:space="preserve"> (95% CI </w:t>
      </w:r>
      <w:r w:rsidR="004827E7" w:rsidRPr="004827E7">
        <w:rPr>
          <w:rFonts w:cstheme="minorHAnsi"/>
        </w:rPr>
        <w:t>0.0</w:t>
      </w:r>
      <w:r w:rsidR="00002748">
        <w:rPr>
          <w:rFonts w:cstheme="minorHAnsi"/>
        </w:rPr>
        <w:t>143</w:t>
      </w:r>
      <w:r w:rsidR="004827E7" w:rsidRPr="004827E7">
        <w:rPr>
          <w:rFonts w:cstheme="minorHAnsi"/>
        </w:rPr>
        <w:t xml:space="preserve"> – 0.</w:t>
      </w:r>
      <w:r w:rsidR="00002748">
        <w:rPr>
          <w:rFonts w:cstheme="minorHAnsi"/>
        </w:rPr>
        <w:t>104</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1153242F"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 accurate estimate of the individual’s mean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differing by an average of 3.</w:t>
      </w:r>
      <w:r w:rsidR="00B10270">
        <w:rPr>
          <w:rFonts w:cstheme="minorHAnsi"/>
        </w:rPr>
        <w:t>11</w:t>
      </w:r>
      <w:r w:rsidR="00B10270" w:rsidRPr="00B10270">
        <w:rPr>
          <w:rFonts w:cstheme="minorHAnsi"/>
        </w:rPr>
        <w:t>/2.6</w:t>
      </w:r>
      <w:r w:rsidR="00B10270">
        <w:rPr>
          <w:rFonts w:cstheme="minorHAnsi"/>
        </w:rPr>
        <w:t>5</w:t>
      </w:r>
      <w:r w:rsidR="00B10270" w:rsidRPr="00B10270">
        <w:rPr>
          <w:rFonts w:cstheme="minorHAnsi"/>
        </w:rPr>
        <w:t xml:space="preserve"> mm Hg.</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w:t>
      </w:r>
      <w:r w:rsidR="002C1216">
        <w:rPr>
          <w:rFonts w:cstheme="minorHAnsi"/>
        </w:rPr>
        <w:lastRenderedPageBreak/>
        <w:t>BP sampling variation 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573D48">
        <w:rPr>
          <w:rFonts w:cstheme="minorHAnsi"/>
        </w:rPr>
        <w:t>similar to thos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these findings generalize beyond 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163C5B50"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the chance-corrected agreement (i.e., Kappa statistic) for nocturnal hypertension classification between full ABPM and BP sampling variants that used 4 readings.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4 consecutive measurements starting at 4am) to 0.832 (4 distributed measurements at 1, 2, 4, and 5 hours after the onset of sleep). </w:t>
      </w:r>
      <w:r w:rsidR="00573D48">
        <w:rPr>
          <w:rFonts w:cstheme="minorHAnsi"/>
        </w:rPr>
        <w:t>Our results validate and extend findings from Yang et al by indicating that four BP measurements can obtain high agreement with measuring BP throughout sleep and that the timing of BP measurements may have substantial impact on the accuracy of mean BP estimates.</w:t>
      </w:r>
      <w:r w:rsidR="00CF0BD0" w:rsidRPr="00E02174">
        <w:rPr>
          <w:rFonts w:cstheme="minorHAnsi"/>
        </w:rPr>
        <w:t xml:space="preserve"> </w:t>
      </w:r>
      <w:r w:rsidRPr="00E02174">
        <w:rPr>
          <w:rFonts w:cstheme="minorHAnsi"/>
        </w:rPr>
        <w:t>Given that the median (interquartile range) number of successful BP readings during sleep for JHS and CARDIA participants in the current study was 24 (22 - 27) and 16 (14 – 18), respectively</w:t>
      </w:r>
      <w:r w:rsidR="00573D48">
        <w:rPr>
          <w:rFonts w:cstheme="minorHAnsi"/>
        </w:rPr>
        <w:t xml:space="preserve">, future studies may </w:t>
      </w:r>
      <w:r w:rsidR="00573D48">
        <w:rPr>
          <w:rFonts w:cstheme="minorHAnsi"/>
        </w:rPr>
        <w:lastRenderedPageBreak/>
        <w:t xml:space="preserve">assess whether the use of 4 BP measurements during sleep </w:t>
      </w:r>
      <w:r w:rsidR="001E1D5D">
        <w:rPr>
          <w:rFonts w:cstheme="minorHAnsi"/>
        </w:rPr>
        <w:t>versus measuring BP throughout sleep reduces sleep disturbance.</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569C0D06"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ampling BP at 2, 3, and 4 hours after sleep (the sampling variant studied by Kario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investigators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77777777"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correlations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BP measurements. </w:t>
      </w:r>
    </w:p>
    <w:p w14:paraId="4C6B8570" w14:textId="77777777" w:rsidR="0091415D" w:rsidRDefault="0091415D" w:rsidP="004A6063">
      <w:pPr>
        <w:spacing w:line="480" w:lineRule="auto"/>
        <w:contextualSpacing/>
        <w:rPr>
          <w:rFonts w:cstheme="minorHAnsi"/>
        </w:rPr>
      </w:pPr>
    </w:p>
    <w:p w14:paraId="45213917" w14:textId="123A5009"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8B46BC">
        <w:rPr>
          <w:rFonts w:cstheme="minorHAnsi"/>
        </w:rPr>
        <w:t xml:space="preserve">a </w:t>
      </w:r>
      <w:r w:rsidRPr="00E02174">
        <w:rPr>
          <w:rFonts w:cstheme="minorHAnsi"/>
        </w:rPr>
        <w:t xml:space="preserve">full ABPM for the classification of nocturnal hypertension, especially if measurements are spaced out by at least one hour.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294F6F38" w14:textId="2C22ECFD" w:rsidR="00BE51FE" w:rsidRPr="000649A3" w:rsidRDefault="004A6063" w:rsidP="004A6063">
      <w:pPr>
        <w:rPr>
          <w:rFonts w:cstheme="minorHAnsi"/>
        </w:rPr>
      </w:pPr>
      <w:r w:rsidRPr="00E02174">
        <w:rPr>
          <w:rFonts w:cstheme="minorHAnsi"/>
        </w:rPr>
        <w:fldChar w:fldCharType="end"/>
      </w:r>
      <w:r w:rsidR="00D144AC">
        <w:rPr>
          <w:rFonts w:cstheme="minorHAnsi"/>
        </w:rPr>
        <w:t>Begin tables</w:t>
      </w:r>
      <w:r w:rsidR="000649A3">
        <w:rPr>
          <w:rFonts w:cstheme="minorHAnsi"/>
        </w:rPr>
        <w:t xml:space="preserve">  </w:t>
      </w:r>
      <w:bookmarkStart w:id="1" w:name="_GoBack"/>
      <w:bookmarkEnd w:id="1"/>
      <w:r w:rsidR="00BE51FE" w:rsidRPr="00BE51FE">
        <w:rPr>
          <w:rFonts w:cstheme="minorHAnsi"/>
          <w:b/>
        </w:rPr>
        <w:t>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Participant inclusion cascad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9936"/>
        <w:tblLook w:firstRow="1" w:lastRow="0" w:firstColumn="0" w:lastColumn="0" w:noHBand="0" w:noVBand="1"/>
      </w:tblPr>
      <w:tblGrid>
        <w:gridCol w:w="3600"/>
        <w:gridCol w:w="3168"/>
        <w:gridCol w:w="3168"/>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Inclusion criter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 participa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 participa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l study participa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underwent 24-hour ABP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5 asleep blood pressure measureme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9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were asleep for all measurements between 1am and 5a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at least 1 blood pressure measurement within 30 minutes of all sampling tim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21</w:t>
            </w:r>
          </w:p>
        </w:tc>
      </w:tr>
      <w:tr>
        <w:trPr>
          <w:cantSplit/>
          <w:trHeight w:val="2880" w:hRule="auto"/>
        </w:trPr>
        <w:tc>
          <w:tcPr>
            <w:gridSpan w:val="3"/>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BPM = ambulatory blood pressure monitoring; CARDIA = Coronary Artery Risk Development in Young Adults;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B1E89" w:rsidRPr="002E5EED">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2: Summary of 12 groups of blood pressure sampling varia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3600"/>
        <w:gridCol w:w="6480"/>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Group descrip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P sampling variation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falling a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2880" w:hRule="auto"/>
        </w:trPr>
        <w:tc>
          <w:tcPr>
            <w:gridSpan w:val="2"/>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B1E89" w:rsidRPr="002E5EED">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3: Summary of all 74 blood pressure sampling variations that were evaluated in the current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3</w:t>
              <w:br/>
              <w:t xml:space="preserve">(5.55, 6.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4</w:t>
              <w:br/>
              <w:t xml:space="preserve">(5.51, 6.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4</w:t>
              <w:br/>
              <w:t xml:space="preserve">(5.39, 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5,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0,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32, 4.9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1,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65,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0</w:t>
              <w:br/>
              <w:t xml:space="preserve">(5.26,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7,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br/>
              <w:t xml:space="preserve">(3.93,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62, 5.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1</w:t>
              <w:br/>
              <w:t xml:space="preserve">(5.27, 5.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2</w:t>
              <w:br/>
              <w:t xml:space="preserve">(4.40, 4.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16, 4.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2, 5.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0,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w:t>
              <w:br/>
              <w:t xml:space="preserve">(5.76, 6.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7, 5.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6</w:t>
              <w:br/>
              <w:t xml:space="preserve">(6.08, 6.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77, 5.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1</w:t>
              <w:br/>
              <w:t xml:space="preserve">(4.28,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w:t>
              <w:br/>
              <w:t xml:space="preserve">(4.97, 5.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5.03, 5.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79,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02, 5.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32,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6,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5, 5.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3,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2, 5.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8</w:t>
              <w:br/>
              <w:t xml:space="preserve">(5.15,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29, 4.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1</w:t>
              <w:br/>
              <w:t xml:space="preserve">(4.09, 4.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28,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7,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0</w:t>
              <w:br/>
              <w:t xml:space="preserve">(4.69, 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0</w:t>
              <w:br/>
              <w:t xml:space="preserve">(4.09,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0</w:t>
              <w:br/>
              <w:t xml:space="preserve">(3.87,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8</w:t>
              <w:br/>
              <w:t xml:space="preserve">(4.11, 4.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5,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0,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3.99,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5,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6,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51, 4.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5,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0, 5.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16,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47,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2,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75,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38,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6</w:t>
              <w:br/>
              <w:t xml:space="preserve">(4.86,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9,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6,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3, 4.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4.56,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54, 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2,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7,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4,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7,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5,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25,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62, 4.1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9,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5,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1</w:t>
              <w:br/>
              <w:t xml:space="preserve">(4.53,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65,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3,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3,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2,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22,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6,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4,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1,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6</w:t>
              <w:br/>
              <w:t xml:space="preserve">(4.67,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9,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5</w:t>
              <w:br/>
              <w:t xml:space="preserve">(3.85,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br/>
              <w:t xml:space="preserve">(5.08,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9</w:t>
              <w:br/>
              <w:t xml:space="preserve">(5.00,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4.96, 5.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9,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2,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2</w:t>
              <w:br/>
              <w:t xml:space="preserve">(4.24, 4.8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69,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5</w:t>
              <w:br/>
              <w:t xml:space="preserve">(4.82,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7</w:t>
              <w:br/>
              <w:t xml:space="preserve">(4.54,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br/>
              <w:t xml:space="preserve">(4.88,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1</w:t>
              <w:br/>
              <w:t xml:space="preserve">(4.01,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4,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16, 4.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50,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48,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6,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1,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w:t>
              <w:br/>
              <w:t xml:space="preserve">(4.85, 5.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3</w:t>
              <w:br/>
              <w:t xml:space="preserve">(4.73,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0</w:t>
              <w:br/>
              <w:t xml:space="preserve">(4.79, 5.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5</w:t>
              <w:br/>
              <w:t xml:space="preserve">(4.04,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9,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7, 4.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0</w:t>
              <w:br/>
              <w:t xml:space="preserve">(4.48,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3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6,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36,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85, 4.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9, 4.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20,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20, 4.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49,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6, 4.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1</w:t>
              <w:br/>
              <w:t xml:space="preserve">(4.67,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63, 5.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5</w:t>
              <w:br/>
              <w:t xml:space="preserve">(4.53,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9,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3</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4,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3,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42,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6</w:t>
              <w:br/>
              <w:t xml:space="preserve">(4.47, 5.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53,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55, 4.0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0</w:t>
              <w:br/>
              <w:t xml:space="preserve">(4.67,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6,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1,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7</w:t>
              <w:br/>
              <w:t xml:space="preserve">(3.9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79, 4.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3.97, 4.48)</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9, 4.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4,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73, 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73, 4.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0,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2, 4.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43,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3,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48,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4,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4.45,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0</w:t>
              <w:br/>
              <w:t xml:space="preserve">(4.26,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4, 5.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br/>
              <w:t xml:space="preserve">(3.71,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8,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67, 4.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4,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29, 5.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5, 5.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43,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5,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4</w:t>
              <w:br/>
              <w:t xml:space="preserve">(4.43,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26, 4.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1,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7,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4,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2, 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1,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78,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0</w:t>
              <w:br/>
              <w:t xml:space="preserve">(3.42,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1, 4.45)</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8,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7,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7,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9</w:t>
              <w:br/>
              <w:t xml:space="preserve">(2.83,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0, 3.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7,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38,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8,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3,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6,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4, 3.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7,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3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4, 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2,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2, 3.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2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51,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1</w:t>
              <w:br/>
              <w:t xml:space="preserve">(2.77, 3.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0</w:t>
              <w:br/>
              <w:t xml:space="preserve">(2.58,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0</w:t>
              <w:br/>
              <w:t xml:space="preserve">(2.81, 3.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47, 3.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46,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80, 3.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1,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69, 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4,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3,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2.96,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0</w:t>
              <w:br/>
              <w:t xml:space="preserve">(3.09, 3.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0</w:t>
              <w:br/>
              <w:t xml:space="preserve">(3.32, 3.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91,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4</w:t>
              <w:br/>
              <w:t xml:space="preserve">(2.69, 3.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2.97, 3.3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6,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8,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6, 3.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6, 3.3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3,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80,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81,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3.03,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4,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9, 3.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21, 4.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1,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1,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4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2, 3.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4, 3.9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60,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4, 4.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53,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95, 3.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3,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1,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74, 4.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1, 4.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10, 3.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89,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5, 3.5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8,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1,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67,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91, 3.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59, 3.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3.04,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47,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0,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40,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4</w:t>
              <w:br/>
              <w:t xml:space="preserve">(2.99,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8</w:t>
              <w:br/>
              <w:t xml:space="preserve">(2.75,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92,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7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8, 3.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1, 3.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7, 3.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63,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8,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8,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2</w:t>
              <w:br/>
              <w:t xml:space="preserve">(2.79,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2, 3.4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9,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35,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6</w:t>
              <w:br/>
              <w:t xml:space="preserve">(3.01,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1,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7,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6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0,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6,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8, 3.47)</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9,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1</w:t>
              <w:br/>
              <w:t xml:space="preserve">(4.25,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4,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2,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4</w:t>
              <w:br/>
              <w:t xml:space="preserve">(3.94, 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3,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7</w:t>
              <w:br/>
              <w:t xml:space="preserve">(4.10,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7,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22,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8</w:t>
              <w:br/>
              <w:t xml:space="preserve">(3.94, 4.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7, 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6, 3.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4.02, 4.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68,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0,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9</w:t>
              <w:br/>
              <w:t xml:space="preserve">(3.31, 3.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3,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8, 3.9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88,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4.00, 4.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br/>
              <w:t xml:space="preserve">(3.26,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2.99,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37, 3.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93,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05,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5,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9</w:t>
              <w:br/>
              <w:t xml:space="preserve">(3.2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06, 3.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6</w:t>
              <w:br/>
              <w:t xml:space="preserve">(3.25, 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5, 2.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4</w:t>
              <w:br/>
              <w:t xml:space="preserve">(2.44, 2.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1, 3.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4,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2,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8</w:t>
              <w:br/>
              <w:t xml:space="preserve">(3.17,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9</w:t>
              <w:br/>
              <w:t xml:space="preserve">(2.46,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4</w:t>
              <w:br/>
              <w:t xml:space="preserve">(2.24, 2.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0</w:t>
              <w:br/>
              <w:t xml:space="preserve">(2.53, 2.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0,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8,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3,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6, 2.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2</w:t>
              <w:br/>
              <w:t xml:space="preserve">(2.22, 2.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br/>
              <w:t xml:space="preserve">(2.37, 2.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3, 3.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4,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0</w:t>
              <w:br/>
              <w:t xml:space="preserve">(3.28, 3.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1</w:t>
              <w:br/>
              <w:t xml:space="preserve">(2.57,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5</w:t>
              <w:br/>
              <w:t xml:space="preserve">(2.43, 2.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5</w:t>
              <w:br/>
              <w:t xml:space="preserve">(2.58, 2.9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40, 3.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2</w:t>
              <w:br/>
              <w:t xml:space="preserve">(3.27,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1</w:t>
              <w:br/>
              <w:t xml:space="preserve">(3.38,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6,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49, 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6</w:t>
              <w:br/>
              <w:t xml:space="preserve">(2.87, 3.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7,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3</w:t>
              <w:br/>
              <w:t xml:space="preserve">(3.17, 3.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2.98,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2</w:t>
              <w:br/>
              <w:t xml:space="preserve">(3.22, 3.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56, 2.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9</w:t>
              <w:br/>
              <w:t xml:space="preserve">(2.30, 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2</w:t>
              <w:br/>
              <w:t xml:space="preserve">(2.65, 3.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7,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5,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88,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7,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50,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br/>
              <w:t xml:space="preserve">(2.29,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57, 2.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14,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3.00, 3.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61, 2.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7</w:t>
              <w:br/>
              <w:t xml:space="preserve">(2.37, 2.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70, 3.05)</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B1E89" w:rsidRPr="002E5EED">
          <w:footerReference w:type="default" r:id="rId11"/>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7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0,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7,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9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0</w:t>
              <w:br/>
              <w:t xml:space="preserve">(1.15,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86,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2,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23,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30, 1.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08,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14,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8</w:t>
              <w:br/>
              <w:t xml:space="preserve">(1.19,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70,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2,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7,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83,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8,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8,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2, 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10,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5,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84, 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br/>
              <w:t xml:space="preserve">(1.22, 1.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1.01,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69, 1.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8, 1.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br/>
              <w:t xml:space="preserve">(0.85,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5, 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br/>
              <w:t xml:space="preserve">(1.09,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0, 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1.12, 1.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5: Concordance statistics for albuminuria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4</w:t>
              <w:br/>
              <w:t xml:space="preserve">(0.719, 0.8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3</w:t>
              <w:br/>
              <w:t xml:space="preserve">(0.768,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8</w:t>
              <w:br/>
              <w:t xml:space="preserve">(0.643, 0.8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7</w:t>
              <w:br/>
              <w:t xml:space="preserve">(0.666,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3</w:t>
              <w:br/>
              <w:t xml:space="preserve">(0.741, 0.8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2</w:t>
              <w:br/>
              <w:t xml:space="preserve">(0.571,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6</w:t>
              <w:br/>
              <w:t xml:space="preserve">(0.770,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3</w:t>
              <w:br/>
              <w:t xml:space="preserve">(0.649,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9</w:t>
              <w:br/>
              <w:t xml:space="preserve">(0.700,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1</w:t>
              <w:br/>
              <w:t xml:space="preserve">(0.751, 0.8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8</w:t>
              <w:br/>
              <w:t xml:space="preserve">(0.633,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1</w:t>
              <w:br/>
              <w:t xml:space="preserve">(0.724, 0.8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6</w:t>
              <w:br/>
              <w:t xml:space="preserve">(0.75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3</w:t>
              <w:br/>
              <w:t xml:space="preserve">(0.676,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6</w:t>
              <w:br/>
              <w:t xml:space="preserve">(0.710, 0.8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72, 0.8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29,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4</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0</w:t>
              <w:br/>
              <w:t xml:space="preserve">(0.724, 0.8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66,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2</w:t>
              <w:br/>
              <w:t xml:space="preserve">(0.659, 0.8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9,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0</w:t>
              <w:br/>
              <w:t xml:space="preserve">(0.776, 0.9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1</w:t>
              <w:br/>
              <w:t xml:space="preserve">(0.637,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1</w:t>
              <w:br/>
              <w:t xml:space="preserve">(0.714,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2</w:t>
              <w:br/>
              <w:t xml:space="preserve">(0.762, 0.9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6</w:t>
              <w:br/>
              <w:t xml:space="preserve">(0.642,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7</w:t>
              <w:br/>
              <w:t xml:space="preserve">(0.710,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59, 0.8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5</w:t>
              <w:br/>
              <w:t xml:space="preserve">(0.644, 0.8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61,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1</w:t>
              <w:br/>
              <w:t xml:space="preserve">(0.658,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3</w:t>
              <w:br/>
              <w:t xml:space="preserve">(0.718,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8</w:t>
              <w:br/>
              <w:t xml:space="preserve">(0.775,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0, 0.8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8,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1</w:t>
              <w:br/>
              <w:t xml:space="preserve">(0.76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4</w:t>
              <w:br/>
              <w:t xml:space="preserve">(0.651,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2</w:t>
              <w:br/>
              <w:t xml:space="preserve">(0.716,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5</w:t>
              <w:br/>
              <w:t xml:space="preserve">(0.768,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0</w:t>
              <w:br/>
              <w:t xml:space="preserve">(0.648,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Summary of Kappa statistics for the 6 blood pressure sampling variations with highest overall Kappa statistics among those that measured time in hours since midnight. Panels on the diagonal show the Kappa statistic values for participants in the Jackson Heart Study (upper left) and Coronary Artery Risk Development in Young Adults study (bottom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00800" cy="54864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37"/>
                    <a:srcRect/>
                    <a:stretch>
                      <a:fillRect/>
                    </a:stretch>
                  </pic:blipFill>
                  <pic:spPr bwMode="auto">
                    <a:xfrm>
                      <a:off x="0" y="0"/>
                      <a:ext cx="8890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Participant characteristics overall and stratified by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4320"/>
        <w:gridCol w:w="1920"/>
        <w:gridCol w:w="1920"/>
        <w:gridCol w:w="1920"/>
      </w:tblGrid>
      <w:tr>
        <w:trPr>
          <w:cantSplit/>
          <w:trHeight w:val="3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tudy</w:t>
            </w:r>
          </w:p>
        </w:tc>
      </w:tr>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br/>
              <w:t xml:space="preserve">(N = 1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br/>
              <w:t xml:space="preserve">(N =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br/>
              <w:t xml:space="preserve">(N = 6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1 (8.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8 (1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ack,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ducation,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ollege gradua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gh School graduate/GED</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ss than High Schoo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buminuria,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mass indexed to BSA, g/m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7.5 (2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8 (2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2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hypertrophy,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leep duration, hou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0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29 (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cturnal hypertensio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6</w:t>
            </w:r>
          </w:p>
        </w:tc>
      </w:tr>
      <w:tr>
        <w:trPr>
          <w:cantSplit/>
          <w:trHeight w:val="360" w:hRule="auto"/>
        </w:trPr>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ood pressure, mm Hg</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 (14.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2 (8.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 (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8 (9.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 (1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 (9.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9 (9.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5 (8.71)</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deviation) and percent for continuous and categorical variables, respectively.</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moking status was defined as self-reporting cigarette use within the past year.</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as fasting (8+ hours) glucose of at least 126 mg/dL or current use of anti-diabetes medication.</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cturnal hypertension was defined as asleep systolic/diastolic blood pressure ≥120/70 mm Hg.</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issing counts (%): albuminuria: 148 (14%); left ventricular mass and hypertrophy: 57 (5.3%); antihypertensive medication use: 8 (0.74%); Smoking status: 6 (0.56%); diabetes: 2 (0.19%); education: 1 (0.09%)</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SA = body surface area; CARDIA = Coronary Artery Risk Development in Young Adults; GED = General Educational Development;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B1E89" w:rsidRPr="002E5EED">
          <w:footerReference w:type="default" r:id="rId11"/>
          <w:pgSz w:w="12240" w:h="15840"/>
          <w:pgMar w:top="1440" w:right="1440" w:bottom="1440" w:left="1440" w:header="720" w:footer="720" w:gutter="0"/>
          <w:cols w:space="720"/>
          <w:docGrid w:linePitch="360"/>
          <w:type xmlns:w="http://schemas.openxmlformats.org/wordprocessingml/2006/main" w:val="continuous"/>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summary of 12 blood pressure sampling variations that obtained the highest overall chance-corrected agreement (i.e., Kappa statistic)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B1E89" w:rsidRPr="002E5EED">
          <w:footerReference w:type="default" r:id="rId11"/>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1.02,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1.13,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8,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24,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90,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3, 1.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br/>
              <w:t xml:space="preserve">(1.0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6,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13, 1.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3,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4, 1.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2,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4,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5,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9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6,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1.12, 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7,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4,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0,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3,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01,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5,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1.02,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7,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3</w:t>
              <w:br/>
              <w:t xml:space="preserve">(0.89,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br/>
              <w:t xml:space="preserve">(1.15, 1.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4</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4: Concordance statistics for left-ventricular hypertrophy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59,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22, 0.7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7</w:t>
              <w:br/>
              <w:t xml:space="preserve">(0.650, 0.7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8</w:t>
              <w:br/>
              <w:t xml:space="preserve">(0.623, 0.7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4</w:t>
              <w:br/>
              <w:t xml:space="preserve">(0.578, 0.7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5</w:t>
              <w:br/>
              <w:t xml:space="preserve">(0.625,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3</w:t>
              <w:br/>
              <w:t xml:space="preserve">(0.659,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2</w:t>
              <w:br/>
              <w:t xml:space="preserve">(0.635, 0.8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2,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32, 0.7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39,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7</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0,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15, 0.7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39, 0.7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0</w:t>
              <w:br/>
              <w:t xml:space="preserve">(0.657, 0.7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15, 0.7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50,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43,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4</w:t>
              <w:br/>
              <w:t xml:space="preserve">(0.610, 0.7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6</w:t>
              <w:br/>
              <w:t xml:space="preserve">(0.653,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16, 0.7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48, 0.7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9</w:t>
              <w:br/>
              <w:t xml:space="preserve">(0.643, 0.7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7</w:t>
              <w:br/>
              <w:t xml:space="preserve">(0.610,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58,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2, 0.8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21,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40,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2, 0.7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2</w:t>
              <w:br/>
              <w:t xml:space="preserve">(0.610,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5</w:t>
              <w:br/>
              <w:t xml:space="preserve">(0.648,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44, 0.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6</w:t>
              <w:br/>
              <w:t xml:space="preserve">(0.608,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4</w:t>
              <w:br/>
              <w:t xml:space="preserve">(0.660,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4</w:t>
              <w:br/>
              <w:t xml:space="preserve">(0.636,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5</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B1E89" w:rsidRPr="002E5EED">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Illustration of blood pressure sampling variationsfollowing a Consecutive and distributed sampling strategy.</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73152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35"/>
                    <a:srcRect/>
                    <a:stretch>
                      <a:fillRect/>
                    </a:stretch>
                  </pic:blipFill>
                  <pic:spPr bwMode="auto">
                    <a:xfrm>
                      <a:off x="0" y="0"/>
                      <a:ext cx="76200" cy="1016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Summary of Kappa statistics for the 6 blood pressure sampling variations with highest overall Kappa statistics among those that measured time in hours since falling asleep. Panels on the diagonal show the Kappa statistic values for participants in the Jackson Heart Study (upper left) and Coronary Artery Risk Development in Young Adults study (bottom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00800" cy="54864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36"/>
                    <a:srcRect/>
                    <a:stretch>
                      <a:fillRect/>
                    </a:stretch>
                  </pic:blipFill>
                  <pic:spPr bwMode="auto">
                    <a:xfrm>
                      <a:off x="0" y="0"/>
                      <a:ext cx="8890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w14:paraId="5A27C981" w14:textId="27D378C4" w:rsidR="003B1E89" w:rsidRPr="002E5EED" w:rsidRDefault="004A6063" w:rsidP="002E5EED">
      <w:pPr>
        <w:jc w:val="center"/>
        <w:rPr>
          <w:b/>
          <w:sz w:val="28"/>
        </w:rPr>
      </w:pPr>
      <w:r w:rsidRPr="00E02174">
        <w:rPr>
          <w:rFonts w:cstheme="minorHAnsi"/>
        </w:rPr>
        <w:br w:type="page"/>
      </w:r>
    </w:p>
    <w:sectPr w:rsidR="003B1E89" w:rsidRPr="002E5EED">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6-06T16:13:00Z" w:initials="MPM">
    <w:p w14:paraId="2F25AC8E" w14:textId="119310B7" w:rsidR="002E5EED" w:rsidRDefault="002E5EED">
      <w:pPr>
        <w:pStyle w:val="CommentText"/>
      </w:pPr>
      <w:r>
        <w:rPr>
          <w:rStyle w:val="CommentReference"/>
        </w:rPr>
        <w:annotationRef/>
      </w:r>
      <w:r>
        <w:t>This is a little unclear – doesn’t Spacelabs allow this as well?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25AC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6338D6" w14:textId="77777777" w:rsidR="00E32546" w:rsidRDefault="00E32546" w:rsidP="00E17565">
      <w:pPr>
        <w:spacing w:after="0" w:line="240" w:lineRule="auto"/>
      </w:pPr>
      <w:r>
        <w:separator/>
      </w:r>
    </w:p>
  </w:endnote>
  <w:endnote w:type="continuationSeparator" w:id="0">
    <w:p w14:paraId="05AFB2A9" w14:textId="77777777" w:rsidR="00E32546" w:rsidRDefault="00E32546"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1D703CDE" w:rsidR="002E5EED" w:rsidRDefault="002E5EED">
        <w:pPr>
          <w:pStyle w:val="Footer"/>
        </w:pPr>
        <w:r>
          <w:fldChar w:fldCharType="begin"/>
        </w:r>
        <w:r>
          <w:instrText xml:space="preserve"> PAGE   \* MERGEFORMAT </w:instrText>
        </w:r>
        <w:r>
          <w:fldChar w:fldCharType="separate"/>
        </w:r>
        <w:r w:rsidR="000649A3">
          <w:rPr>
            <w:noProof/>
          </w:rPr>
          <w:t>17</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60FE3D" w14:textId="77777777" w:rsidR="00E32546" w:rsidRDefault="00E32546" w:rsidP="00E17565">
      <w:pPr>
        <w:spacing w:after="0" w:line="240" w:lineRule="auto"/>
      </w:pPr>
      <w:r>
        <w:separator/>
      </w:r>
    </w:p>
  </w:footnote>
  <w:footnote w:type="continuationSeparator" w:id="0">
    <w:p w14:paraId="4B8052CE" w14:textId="77777777" w:rsidR="00E32546" w:rsidRDefault="00E32546"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C2752"/>
    <w:rsid w:val="000C2862"/>
    <w:rsid w:val="000D573A"/>
    <w:rsid w:val="000D7F0E"/>
    <w:rsid w:val="000E5A0F"/>
    <w:rsid w:val="00104322"/>
    <w:rsid w:val="00105DF4"/>
    <w:rsid w:val="001061E1"/>
    <w:rsid w:val="00121CF8"/>
    <w:rsid w:val="0013339F"/>
    <w:rsid w:val="00146AEE"/>
    <w:rsid w:val="0016619D"/>
    <w:rsid w:val="00183405"/>
    <w:rsid w:val="00183A02"/>
    <w:rsid w:val="00190215"/>
    <w:rsid w:val="001A732E"/>
    <w:rsid w:val="001E1D5D"/>
    <w:rsid w:val="001E5BE4"/>
    <w:rsid w:val="001E762D"/>
    <w:rsid w:val="001F14A8"/>
    <w:rsid w:val="001F298F"/>
    <w:rsid w:val="00272C34"/>
    <w:rsid w:val="00285655"/>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1E84"/>
    <w:rsid w:val="005B420C"/>
    <w:rsid w:val="005C07AC"/>
    <w:rsid w:val="005C2D1C"/>
    <w:rsid w:val="005D3354"/>
    <w:rsid w:val="005F60D0"/>
    <w:rsid w:val="005F7739"/>
    <w:rsid w:val="00611F4E"/>
    <w:rsid w:val="00651F86"/>
    <w:rsid w:val="0065273E"/>
    <w:rsid w:val="00654B4A"/>
    <w:rsid w:val="00691D92"/>
    <w:rsid w:val="006D52E0"/>
    <w:rsid w:val="006E4B2A"/>
    <w:rsid w:val="00705D78"/>
    <w:rsid w:val="00735F00"/>
    <w:rsid w:val="007920D4"/>
    <w:rsid w:val="007A75DA"/>
    <w:rsid w:val="007B51DC"/>
    <w:rsid w:val="007E096C"/>
    <w:rsid w:val="008005CD"/>
    <w:rsid w:val="00831763"/>
    <w:rsid w:val="0086555F"/>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607EA"/>
    <w:rsid w:val="00960C80"/>
    <w:rsid w:val="00971158"/>
    <w:rsid w:val="00977CED"/>
    <w:rsid w:val="00995BD6"/>
    <w:rsid w:val="009A4B85"/>
    <w:rsid w:val="009B2CDB"/>
    <w:rsid w:val="009C4D54"/>
    <w:rsid w:val="009C668A"/>
    <w:rsid w:val="009E43B1"/>
    <w:rsid w:val="00A0047D"/>
    <w:rsid w:val="00A05465"/>
    <w:rsid w:val="00A05A54"/>
    <w:rsid w:val="00A323BE"/>
    <w:rsid w:val="00A5001A"/>
    <w:rsid w:val="00A61946"/>
    <w:rsid w:val="00A67C4B"/>
    <w:rsid w:val="00A73AC3"/>
    <w:rsid w:val="00A774A3"/>
    <w:rsid w:val="00A80898"/>
    <w:rsid w:val="00AB287A"/>
    <w:rsid w:val="00AC09FA"/>
    <w:rsid w:val="00AE1601"/>
    <w:rsid w:val="00AF0CE7"/>
    <w:rsid w:val="00AF1046"/>
    <w:rsid w:val="00AF6BE4"/>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26FC4"/>
    <w:rsid w:val="00D321C6"/>
    <w:rsid w:val="00D322ED"/>
    <w:rsid w:val="00D4276A"/>
    <w:rsid w:val="00D4477B"/>
    <w:rsid w:val="00D526CF"/>
    <w:rsid w:val="00D62DDE"/>
    <w:rsid w:val="00D70D3C"/>
    <w:rsid w:val="00D7724D"/>
    <w:rsid w:val="00D77E55"/>
    <w:rsid w:val="00D825A3"/>
    <w:rsid w:val="00D97E99"/>
    <w:rsid w:val="00DA49B9"/>
    <w:rsid w:val="00DC1294"/>
    <w:rsid w:val="00DC16AA"/>
    <w:rsid w:val="00DD130A"/>
    <w:rsid w:val="00E02174"/>
    <w:rsid w:val="00E05D50"/>
    <w:rsid w:val="00E17565"/>
    <w:rsid w:val="00E2705B"/>
    <w:rsid w:val="00E32546"/>
    <w:rsid w:val="00E4113E"/>
    <w:rsid w:val="00E60899"/>
    <w:rsid w:val="00E6263B"/>
    <w:rsid w:val="00E674DC"/>
    <w:rsid w:val="00E74035"/>
    <w:rsid w:val="00E82771"/>
    <w:rsid w:val="00E8459F"/>
    <w:rsid w:val="00EB1D06"/>
    <w:rsid w:val="00EE5818"/>
    <w:rsid w:val="00EF5349"/>
    <w:rsid w:val="00F22231"/>
    <w:rsid w:val="00F3270E"/>
    <w:rsid w:val="00F4542B"/>
    <w:rsid w:val="00F466B4"/>
    <w:rsid w:val="00F4757B"/>
    <w:rsid w:val="00F61143"/>
    <w:rsid w:val="00F62A91"/>
    <w:rsid w:val="00F83623"/>
    <w:rsid w:val="00FB0CE7"/>
    <w:rsid w:val="00FB662F"/>
    <w:rsid w:val="00FB6880"/>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microsoft.com/office/2011/relationships/people" Target="people.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 Id="rId35" Type="http://schemas.openxmlformats.org/officeDocument/2006/relationships/image" Target="media/file75441256cf8.emf"/><Relationship Id="rId36" Type="http://schemas.openxmlformats.org/officeDocument/2006/relationships/image" Target="media/file754413123d02.emf"/><Relationship Id="rId37" Type="http://schemas.openxmlformats.org/officeDocument/2006/relationships/image" Target="media/file754441b6a6a.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C07C0-907C-4889-AF50-55CFD332B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1</TotalTime>
  <Pages>18</Pages>
  <Words>7351</Words>
  <Characters>4190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18</cp:revision>
  <dcterms:created xsi:type="dcterms:W3CDTF">2020-06-26T03:14:00Z</dcterms:created>
  <dcterms:modified xsi:type="dcterms:W3CDTF">2020-07-19T10:11:2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